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651CAE" w:rsidP="00083A8B">
      <w:pPr>
        <w:jc w:val="center"/>
        <w:rPr>
          <w:b/>
          <w:sz w:val="32"/>
          <w:szCs w:val="32"/>
        </w:rPr>
      </w:pPr>
      <w:proofErr w:type="spellStart"/>
      <w:r>
        <w:rPr>
          <w:b/>
          <w:sz w:val="32"/>
          <w:szCs w:val="32"/>
        </w:rPr>
        <w:t>Versi</w:t>
      </w:r>
      <w:proofErr w:type="spellEnd"/>
      <w:r>
        <w:rPr>
          <w:b/>
          <w:sz w:val="32"/>
          <w:szCs w:val="32"/>
        </w:rPr>
        <w:t xml:space="preserve"> 0.1.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9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  <w:bookmarkStart w:id="0" w:name="_GoBack"/>
      <w:bookmarkEnd w:id="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0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. Modul 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. Modul F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. Modul G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i. Modul H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x.  Modul I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1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3. Data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ERD (Entity Relationship Diagram)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Detailed Tab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4. User Interface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2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 Progres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har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ontrol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B03086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9A0CB2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1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1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3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4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4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651CAE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>
              <w:rPr>
                <w:sz w:val="32"/>
                <w:szCs w:val="32"/>
              </w:rPr>
              <w:t>0.1.1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para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7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8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9" w:name="_Toc37587498"/>
      <w:r w:rsidRPr="00DD6893">
        <w:rPr>
          <w:rFonts w:asciiTheme="minorHAnsi" w:hAnsiTheme="minorHAnsi" w:cstheme="minorHAnsi"/>
          <w:color w:val="auto"/>
        </w:rPr>
        <w:lastRenderedPageBreak/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9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B03086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10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75" type="#_x0000_t75" style="position:absolute;margin-left:6.25pt;margin-top:23.35pt;width:467.05pt;height:513.4pt;z-index:251673600;mso-position-horizontal-relative:text;mso-position-vertical-relative:text;mso-width-relative:page;mso-height-relative:page">
            <v:imagedata r:id="rId10" o:title="use case"/>
            <w10:wrap type="square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9A0CB2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pt;height:99.5pt">
            <v:imagedata r:id="rId11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2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2"/>
      <w:proofErr w:type="spellStart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>i</w:t>
      </w:r>
      <w:proofErr w:type="spell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3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B03086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2" o:title="class diagram A"/>
            <w10:wrap type="square"/>
          </v:shape>
        </w:pict>
      </w:r>
      <w:r w:rsidR="00E170CB"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B03086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3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4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B03086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4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9A0CB2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346pt;height:481pt">
            <v:imagedata r:id="rId15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5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5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B03086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6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B03086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7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6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6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B03086" w:rsidP="00C42996">
      <w:pPr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8" o:title="class diagram D"/>
            <w10:wrap type="square"/>
          </v:shape>
        </w:pict>
      </w:r>
      <w:r w:rsidR="00083A8B"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B03086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7" type="#_x0000_t75" style="width:435pt;height:481.5pt">
            <v:imagedata r:id="rId19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7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 w:rsidR="00B03086">
        <w:rPr>
          <w:sz w:val="32"/>
          <w:szCs w:val="32"/>
        </w:rPr>
        <w:pict>
          <v:shape id="_x0000_i1028" type="#_x0000_t75" style="width:468.5pt;height:490pt">
            <v:imagedata r:id="rId20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8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B03086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468.5pt;height:141pt">
            <v:imagedata r:id="rId22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9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B03086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0" type="#_x0000_t75" style="width:382.5pt;height:178pt">
            <v:imagedata r:id="rId24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B03086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468.5pt;height:627.5pt">
            <v:imagedata r:id="rId26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1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1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B03086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2" type="#_x0000_t75" style="width:157.5pt;height:402pt">
            <v:imagedata r:id="rId28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both"/>
        <w:rPr>
          <w:sz w:val="32"/>
          <w:szCs w:val="32"/>
        </w:rPr>
      </w:pPr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2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2"/>
    </w:p>
    <w:p w:rsidR="00083A8B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651CAE" w:rsidRPr="00651CAE" w:rsidRDefault="009A0CB2" w:rsidP="00651CAE">
      <w:r>
        <w:rPr>
          <w:noProof/>
        </w:rPr>
        <w:drawing>
          <wp:inline distT="0" distB="0" distL="0" distR="0" wp14:anchorId="202BD34B" wp14:editId="4C55965F">
            <wp:extent cx="5943600" cy="232981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 Diagram.jpg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</w:p>
    <w:p w:rsidR="00083A8B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4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4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9A0CB2" w:rsidRPr="009A0CB2" w:rsidRDefault="009A0CB2" w:rsidP="009A0CB2"/>
    <w:p w:rsidR="009A0CB2" w:rsidRDefault="009A0CB2" w:rsidP="0069748D">
      <w:pPr>
        <w:jc w:val="both"/>
        <w:rPr>
          <w:sz w:val="32"/>
          <w:szCs w:val="32"/>
        </w:rPr>
      </w:pP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5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9A0CB2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3pt;height:398.5pt">
            <v:imagedata r:id="rId31" o:title="Main Menu"/>
          </v:shape>
        </w:pict>
      </w:r>
    </w:p>
    <w:p w:rsidR="00F6411D" w:rsidRPr="00A30433" w:rsidRDefault="009A0CB2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170pt;height:345.5pt">
            <v:imagedata r:id="rId32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proofErr w:type="spellStart"/>
      <w:r>
        <w:rPr>
          <w:sz w:val="32"/>
          <w:szCs w:val="32"/>
        </w:rPr>
        <w:t>i</w:t>
      </w:r>
      <w:proofErr w:type="spellEnd"/>
      <w:r>
        <w:rPr>
          <w:sz w:val="32"/>
          <w:szCs w:val="32"/>
        </w:rPr>
        <w:t xml:space="preserve">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5" type="#_x0000_t75" style="width:147pt;height:299.5pt">
            <v:imagedata r:id="rId34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51pt;height:305pt">
            <v:imagedata r:id="rId36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1.5pt;height:309pt">
            <v:imagedata r:id="rId32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44.5pt;height:294pt">
            <v:imagedata r:id="rId39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5pt;height:293.5pt">
            <v:imagedata r:id="rId32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1pt;height:267.5pt">
            <v:imagedata r:id="rId42" o:title="navigation"/>
          </v:shape>
        </w:pict>
      </w:r>
      <w:r>
        <w:rPr>
          <w:sz w:val="32"/>
          <w:szCs w:val="32"/>
        </w:rPr>
        <w:pict>
          <v:shape id="_x0000_i1041" type="#_x0000_t75" style="width:131.5pt;height:268pt">
            <v:imagedata r:id="rId43" o:title="user thread"/>
          </v:shape>
        </w:pict>
      </w:r>
    </w:p>
    <w:p w:rsidR="002512E3" w:rsidRPr="00A30433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27pt;height:256.5pt">
            <v:imagedata r:id="rId44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29.5pt;height:264.5pt">
            <v:imagedata r:id="rId42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A0CB2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4" type="#_x0000_t75" style="width:144.5pt;height:294pt">
            <v:imagedata r:id="rId42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9A0CB2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5" type="#_x0000_t75" style="width:139.5pt;height:284.5pt">
            <v:imagedata r:id="rId32" o:title="beranda"/>
          </v:shape>
        </w:pict>
      </w:r>
      <w:r w:rsidR="00F6411D"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6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6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7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9A0CB2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6" type="#_x0000_t75" style="width:467pt;height:75.5pt">
            <v:imagedata r:id="rId49" o:title="Screenshot (998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8" w:name="_Toc3758751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9A0CB2" w:rsidP="00083A8B">
      <w:pPr>
        <w:jc w:val="center"/>
        <w:rPr>
          <w:sz w:val="32"/>
          <w:szCs w:val="32"/>
        </w:rPr>
      </w:pPr>
      <w:r>
        <w:rPr>
          <w:noProof/>
        </w:rPr>
        <w:pict>
          <v:shape id="_x0000_i1048" type="#_x0000_t75" style="width:466.5pt;height:231.5pt">
            <v:imagedata r:id="rId50" o:title="Screenshot (1004)"/>
          </v:shape>
        </w:pict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9A0CB2" w:rsidP="00083A8B">
      <w:pPr>
        <w:jc w:val="center"/>
        <w:rPr>
          <w:sz w:val="32"/>
          <w:szCs w:val="32"/>
        </w:rPr>
      </w:pPr>
      <w:r>
        <w:rPr>
          <w:noProof/>
        </w:rPr>
        <w:pict>
          <v:shape id="_x0000_i1047" type="#_x0000_t75" style="width:466.5pt;height:221.5pt">
            <v:imagedata r:id="rId51" o:title="Screenshot (1003)"/>
          </v:shape>
        </w:pict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lastRenderedPageBreak/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jc w:val="center"/>
        <w:rPr>
          <w:b/>
          <w:sz w:val="32"/>
          <w:szCs w:val="32"/>
        </w:rPr>
      </w:pPr>
      <w:r w:rsidRPr="006F4B2A">
        <w:rPr>
          <w:b/>
          <w:noProof/>
          <w:sz w:val="32"/>
          <w:szCs w:val="32"/>
        </w:rPr>
        <w:lastRenderedPageBreak/>
        <w:drawing>
          <wp:inline distT="0" distB="0" distL="0" distR="0">
            <wp:extent cx="5943600" cy="2690098"/>
            <wp:effectExtent l="0" t="0" r="0" b="0"/>
            <wp:docPr id="4" name="Picture 4" descr="C:\Users\asus\OneDrive\Gambar\Screenshots\Screenshot (100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sus\OneDrive\Gambar\Screenshots\Screenshot (1000).png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0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5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03086" w:rsidRDefault="00B03086">
      <w:pPr>
        <w:spacing w:after="0" w:line="240" w:lineRule="auto"/>
      </w:pPr>
      <w:r>
        <w:separator/>
      </w:r>
    </w:p>
  </w:endnote>
  <w:endnote w:type="continuationSeparator" w:id="0">
    <w:p w:rsidR="00B03086" w:rsidRDefault="00B030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0CB2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A0CB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03086" w:rsidRDefault="00B03086">
      <w:pPr>
        <w:spacing w:after="0" w:line="240" w:lineRule="auto"/>
      </w:pPr>
      <w:r>
        <w:separator/>
      </w:r>
    </w:p>
  </w:footnote>
  <w:footnote w:type="continuationSeparator" w:id="0">
    <w:p w:rsidR="00B03086" w:rsidRDefault="00B0308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FF0"/>
    <w:rsid w:val="00010D61"/>
    <w:rsid w:val="00052841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859AE"/>
    <w:rsid w:val="005B3DDD"/>
    <w:rsid w:val="005C4DDA"/>
    <w:rsid w:val="005F5D8F"/>
    <w:rsid w:val="00651CAE"/>
    <w:rsid w:val="0069748D"/>
    <w:rsid w:val="006D6919"/>
    <w:rsid w:val="006F4B2A"/>
    <w:rsid w:val="00704BB2"/>
    <w:rsid w:val="00804C3E"/>
    <w:rsid w:val="00863367"/>
    <w:rsid w:val="00917BD8"/>
    <w:rsid w:val="009611B8"/>
    <w:rsid w:val="009A0CB2"/>
    <w:rsid w:val="009F3280"/>
    <w:rsid w:val="00A10A55"/>
    <w:rsid w:val="00A83D61"/>
    <w:rsid w:val="00A9328A"/>
    <w:rsid w:val="00AC3A7C"/>
    <w:rsid w:val="00AE1295"/>
    <w:rsid w:val="00B03086"/>
    <w:rsid w:val="00B66FF0"/>
    <w:rsid w:val="00BE2E67"/>
    <w:rsid w:val="00C03C2E"/>
    <w:rsid w:val="00C178F0"/>
    <w:rsid w:val="00C42996"/>
    <w:rsid w:val="00CD1513"/>
    <w:rsid w:val="00CE3D64"/>
    <w:rsid w:val="00DD6893"/>
    <w:rsid w:val="00E170CB"/>
    <w:rsid w:val="00E25B8E"/>
    <w:rsid w:val="00E53A54"/>
    <w:rsid w:val="00EC62C7"/>
    <w:rsid w:val="00F4564C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6"/>
    <o:shapelayout v:ext="edit">
      <o:idmap v:ext="edit" data="1"/>
    </o:shapelayout>
  </w:shapeDefaults>
  <w:decimalSymbol w:val="."/>
  <w:listSeparator w:val=","/>
  <w15:chartTrackingRefBased/>
  <w15:docId w15:val="{0B6168C6-D419-4435-951F-B6347A4D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image" Target="media/image39.jpeg"/><Relationship Id="rId50" Type="http://schemas.openxmlformats.org/officeDocument/2006/relationships/image" Target="media/image42.png"/><Relationship Id="rId55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pn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8.png"/><Relationship Id="rId49" Type="http://schemas.openxmlformats.org/officeDocument/2006/relationships/image" Target="media/image41.png"/><Relationship Id="rId57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png"/><Relationship Id="rId52" Type="http://schemas.openxmlformats.org/officeDocument/2006/relationships/image" Target="media/image44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jpg"/><Relationship Id="rId35" Type="http://schemas.openxmlformats.org/officeDocument/2006/relationships/image" Target="media/image27.jpe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43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5161250D-5312-4734-93A8-2018668EF4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6</TotalTime>
  <Pages>41</Pages>
  <Words>1462</Words>
  <Characters>833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jessica mariel</cp:lastModifiedBy>
  <cp:revision>92</cp:revision>
  <dcterms:created xsi:type="dcterms:W3CDTF">2020-03-31T04:15:00Z</dcterms:created>
  <dcterms:modified xsi:type="dcterms:W3CDTF">2020-05-04T1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